
<file path=[Content_Types].xml><?xml version="1.0" encoding="utf-8"?>
<Types xmlns="http://schemas.openxmlformats.org/package/2006/content-types">
  <Default Extension="rels" ContentType="application/vnd.openxmlformats-package.relationships+xml"/>
  <Default Extension="tmp" ContentType="image/png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C4A716A" w14:textId="77777777" w:rsidR="00DA7163" w:rsidRDefault="00DA7163" w:rsidP="00DA7163">
      <w:pPr>
        <w:rPr>
          <w:b/>
          <w:bCs/>
        </w:rPr>
      </w:pPr>
      <w:r>
        <w:rPr>
          <w:b/>
          <w:bCs/>
        </w:rPr>
        <w:t>Supplemental information</w:t>
      </w:r>
    </w:p>
    <w:p w14:paraId="0EEDBA97" w14:textId="77777777" w:rsidR="00DA7163" w:rsidRDefault="00DA7163" w:rsidP="00DA7163">
      <w:r>
        <w:br/>
        <w:t xml:space="preserve">In this study, we assumed the majority of fireflies captured were </w:t>
      </w:r>
      <w:r>
        <w:rPr>
          <w:i/>
          <w:iCs/>
        </w:rPr>
        <w:t>Photinus pyralis</w:t>
      </w:r>
      <w:r>
        <w:t xml:space="preserve">, which was corroborated by independent citizen science data: within a 50km radius of the study site during the sampling months of June, July and August, 8 species of firefly had been detected since 2010, but </w:t>
      </w:r>
      <w:r>
        <w:rPr>
          <w:i/>
          <w:iCs/>
        </w:rPr>
        <w:t>P. pyralis</w:t>
      </w:r>
      <w:r>
        <w:t xml:space="preserve"> was by far the most common species (251 of 419 observations, 60% of observations, with the next most common species </w:t>
      </w:r>
      <w:r>
        <w:rPr>
          <w:i/>
          <w:iCs/>
        </w:rPr>
        <w:t>Lucidota atra</w:t>
      </w:r>
      <w:r>
        <w:t xml:space="preserve"> representing just 8% of the captures</w:t>
      </w:r>
      <w:r>
        <w:fldChar w:fldCharType="begin"/>
      </w:r>
      <w:r>
        <w:instrText xml:space="preserve"> ADDIN ZOTERO_ITEM CSL_CITATION {"citationID":"ZjLzkrVk","properties":{"formattedCitation":"\\super 58\\nosupersub{}","plainCitation":"58","noteIndex":0},"citationItems":[{"id":3734,"uris":["http://zotero.org/users/3015424/items/C3LEFML4"],"itemData":{"id":3734,"type":"dataset","DOI":"https://www.inaturalist.org","publisher-place":"Exported from https://www.inaturalist.org on 02/09/2026","title":"Observations of Lampyridae from southwestern Michigan, USA observed between 2010-2025.","URL":"https://www.inaturalist.org","author":[{"family":"iNaturalist community","given":""}],"issued":{"date-parts":[["2026"]]}}}],"schema":"https://github.com/citation-style-language/schema/raw/master/csl-citation.json"} </w:instrText>
      </w:r>
      <w:r>
        <w:fldChar w:fldCharType="separate"/>
      </w:r>
      <w:r w:rsidRPr="00844B47">
        <w:rPr>
          <w:vertAlign w:val="superscript"/>
        </w:rPr>
        <w:t>58</w:t>
      </w:r>
      <w:r>
        <w:fldChar w:fldCharType="end"/>
      </w:r>
      <w:r>
        <w:t>.</w:t>
      </w:r>
    </w:p>
    <w:p w14:paraId="511BE67B" w14:textId="77777777" w:rsidR="00DA7163" w:rsidRDefault="00DA7163" w:rsidP="00DA7163"/>
    <w:p w14:paraId="3665DC4B" w14:textId="77777777" w:rsidR="00DA7163" w:rsidRDefault="00DA7163" w:rsidP="00DA7163">
      <w:r w:rsidRPr="006206D4">
        <w:rPr>
          <w:b/>
          <w:bCs/>
        </w:rPr>
        <w:t>Supplementary Fig. S1</w:t>
      </w:r>
      <w:r>
        <w:t xml:space="preserve">: </w:t>
      </w:r>
      <w:r w:rsidRPr="006206D4">
        <w:rPr>
          <w:i/>
          <w:iCs/>
        </w:rPr>
        <w:t>Seasonal patterns in adult firefly captures relative to time and thermal accumulation.</w:t>
      </w:r>
      <w:r>
        <w:rPr>
          <w:i/>
          <w:iCs/>
        </w:rPr>
        <w:t xml:space="preserve"> </w:t>
      </w:r>
      <w:r>
        <w:t>Shown are weekly mean adult firefly captures per trap across the growing season for the two study periods (colored by study). A, Adult captures plotted against calendar week; B, adult captures plotted against cumulative degree</w:t>
      </w:r>
      <w:r>
        <w:rPr>
          <w:rFonts w:ascii="Cambria Math" w:hAnsi="Cambria Math" w:cs="Cambria Math"/>
        </w:rPr>
        <w:t>‑</w:t>
      </w:r>
      <w:r>
        <w:t>day accumulation. Points represent weekly averages pooled across traps, and smooth curves indicate by-study-period trends fit for visualization.</w:t>
      </w:r>
    </w:p>
    <w:p w14:paraId="7CC0FA64" w14:textId="77777777" w:rsidR="00DA7163" w:rsidRDefault="00DA7163" w:rsidP="00DA7163">
      <w:r>
        <w:rPr>
          <w:noProof/>
        </w:rPr>
        <w:drawing>
          <wp:inline distT="0" distB="0" distL="0" distR="0" wp14:anchorId="0C293BFC" wp14:editId="40788754">
            <wp:extent cx="5943600" cy="3540125"/>
            <wp:effectExtent l="0" t="0" r="0" b="3175"/>
            <wp:docPr id="622921360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2921360" name="Picture 622921360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40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52C3AB" w14:textId="77777777" w:rsidR="00DA7163" w:rsidRDefault="00DA7163" w:rsidP="00DA7163"/>
    <w:p w14:paraId="74C05F3F" w14:textId="77777777" w:rsidR="00E023F9" w:rsidRDefault="00E023F9"/>
    <w:sectPr w:rsidR="00E023F9" w:rsidSect="00DA7163">
      <w:pgSz w:w="12240" w:h="15840"/>
      <w:pgMar w:top="1440" w:right="1440" w:bottom="1440" w:left="1440" w:header="720" w:footer="720" w:gutter="0"/>
      <w:lnNumType w:countBy="1" w:restart="continuous"/>
      <w:pgNumType w:start="1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A7163"/>
    <w:rsid w:val="000C4033"/>
    <w:rsid w:val="00173ED8"/>
    <w:rsid w:val="004B42CB"/>
    <w:rsid w:val="005F2B46"/>
    <w:rsid w:val="006E1731"/>
    <w:rsid w:val="00866D74"/>
    <w:rsid w:val="00882A73"/>
    <w:rsid w:val="00B260B7"/>
    <w:rsid w:val="00B85331"/>
    <w:rsid w:val="00D575DA"/>
    <w:rsid w:val="00DA7163"/>
    <w:rsid w:val="00E023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69BFAE"/>
  <w15:chartTrackingRefBased/>
  <w15:docId w15:val="{C0CD239F-8038-4DC4-8FB9-8B9A62D1C2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N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A7163"/>
    <w:pPr>
      <w:spacing w:after="0" w:line="276" w:lineRule="auto"/>
    </w:pPr>
    <w:rPr>
      <w:rFonts w:ascii="Arial" w:eastAsia="Arial" w:hAnsi="Arial" w:cs="Arial"/>
      <w:kern w:val="0"/>
      <w:sz w:val="22"/>
      <w:szCs w:val="22"/>
      <w:lang w:val="en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DA7163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val="en-IN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A7163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val="en-IN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A7163"/>
    <w:pPr>
      <w:keepNext/>
      <w:keepLines/>
      <w:spacing w:before="160" w:after="80" w:line="278" w:lineRule="auto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:lang w:val="en-IN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A7163"/>
    <w:pPr>
      <w:keepNext/>
      <w:keepLines/>
      <w:spacing w:before="80" w:after="40" w:line="278" w:lineRule="auto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:sz w:val="24"/>
      <w:szCs w:val="24"/>
      <w:lang w:val="en-IN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A7163"/>
    <w:pPr>
      <w:keepNext/>
      <w:keepLines/>
      <w:spacing w:before="80" w:after="40" w:line="278" w:lineRule="auto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:sz w:val="24"/>
      <w:szCs w:val="24"/>
      <w:lang w:val="en-IN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A7163"/>
    <w:pPr>
      <w:keepNext/>
      <w:keepLines/>
      <w:spacing w:before="40" w:line="278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sz w:val="24"/>
      <w:szCs w:val="24"/>
      <w:lang w:val="en-IN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A7163"/>
    <w:pPr>
      <w:keepNext/>
      <w:keepLines/>
      <w:spacing w:before="40" w:line="278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sz w:val="24"/>
      <w:szCs w:val="24"/>
      <w:lang w:val="en-IN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A7163"/>
    <w:pPr>
      <w:keepNext/>
      <w:keepLines/>
      <w:spacing w:line="278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sz w:val="24"/>
      <w:szCs w:val="24"/>
      <w:lang w:val="en-IN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A7163"/>
    <w:pPr>
      <w:keepNext/>
      <w:keepLines/>
      <w:spacing w:line="278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sz w:val="24"/>
      <w:szCs w:val="24"/>
      <w:lang w:val="en-IN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A716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A716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A7163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A7163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A7163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A716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A716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A716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A716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DA7163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IN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DA716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A7163"/>
    <w:pPr>
      <w:numPr>
        <w:ilvl w:val="1"/>
      </w:numPr>
      <w:spacing w:after="160" w:line="278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val="en-IN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DA716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A7163"/>
    <w:pPr>
      <w:spacing w:before="160" w:after="160" w:line="278" w:lineRule="auto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  <w:kern w:val="2"/>
      <w:sz w:val="24"/>
      <w:szCs w:val="24"/>
      <w:lang w:val="en-IN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DA716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DA7163"/>
    <w:pPr>
      <w:spacing w:after="160" w:line="278" w:lineRule="auto"/>
      <w:ind w:left="720"/>
      <w:contextualSpacing/>
    </w:pPr>
    <w:rPr>
      <w:rFonts w:asciiTheme="minorHAnsi" w:eastAsiaTheme="minorHAnsi" w:hAnsiTheme="minorHAnsi" w:cstheme="minorBidi"/>
      <w:kern w:val="2"/>
      <w:sz w:val="24"/>
      <w:szCs w:val="24"/>
      <w:lang w:val="en-IN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DA7163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A716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  <w:kern w:val="2"/>
      <w:sz w:val="24"/>
      <w:szCs w:val="24"/>
      <w:lang w:val="en-IN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A7163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A7163"/>
    <w:rPr>
      <w:b/>
      <w:bCs/>
      <w:smallCaps/>
      <w:color w:val="0F4761" w:themeColor="accent1" w:themeShade="BF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DA716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tmp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53</Words>
  <Characters>1445</Characters>
  <Application>Microsoft Office Word</Application>
  <DocSecurity>0</DocSecurity>
  <Lines>12</Lines>
  <Paragraphs>3</Paragraphs>
  <ScaleCrop>false</ScaleCrop>
  <Company/>
  <LinksUpToDate>false</LinksUpToDate>
  <CharactersWithSpaces>16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upti Sudge</dc:creator>
  <cp:keywords/>
  <dc:description/>
  <cp:lastModifiedBy>Trupti Sudge</cp:lastModifiedBy>
  <cp:revision>1</cp:revision>
  <dcterms:created xsi:type="dcterms:W3CDTF">2026-04-20T08:15:00Z</dcterms:created>
  <dcterms:modified xsi:type="dcterms:W3CDTF">2026-04-20T08:15:00Z</dcterms:modified>
</cp:coreProperties>
</file>